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8761DF" w14:textId="61F576CC" w:rsidR="00FC7B57" w:rsidRPr="005C0F0F" w:rsidRDefault="0062052B" w:rsidP="004D760A">
      <w:pPr>
        <w:tabs>
          <w:tab w:val="left" w:pos="7209"/>
        </w:tabs>
        <w:jc w:val="center"/>
        <w:rPr>
          <w:b/>
          <w:bCs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 ExcludeAuth="1" ExcludeYear="1" Hidden="1"&gt;&lt;Author&gt;Ertel&lt;/Author&gt;&lt;Year&gt;2010&lt;/Year&gt;&lt;RecNum&gt;3040&lt;/RecNum&gt;&lt;record&gt;&lt;rec-number&gt;3040&lt;/rec-number&gt;&lt;foreign-keys&gt;&lt;key app="EN" db-id="2pxtfwetnszd2nesd0950ercadszsp0dxw0w" timestamp="1564975274"&gt;3040&lt;/key&gt;&lt;/foreign-keys&gt;&lt;ref-type name="Journal Article"&gt;17&lt;/ref-type&gt;&lt;contributors&gt;&lt;authors&gt;&lt;author&gt;Ertel, K.A.&lt;/author&gt;&lt;author&gt;Koenen, K.C.&lt;/author&gt;&lt;author&gt;Rich-Edwards, J.W.&lt;/author&gt;&lt;author&gt;Gillman, M.W.&lt;/author&gt;&lt;/authors&gt;&lt;/contributors&gt;&lt;titles&gt;&lt;title&gt;Antenatal and postpartum depressive symptoms are differentially associated with early childhood weight and adiposity&lt;/title&gt;&lt;secondary-title&gt;Paediatric &amp;amp; Perinatal Epidemiology&lt;/secondary-title&gt;&lt;/titles&gt;&lt;periodical&gt;&lt;full-title&gt;Paediatric &amp;amp; Perinatal Epidemiology&lt;/full-title&gt;&lt;/periodical&gt;&lt;pages&gt;179-189&lt;/pages&gt;&lt;volume&gt;24&lt;/volume&gt;&lt;number&gt;2&lt;/number&gt;&lt;dates&gt;&lt;year&gt;2010&lt;/year&gt;&lt;/dates&gt;&lt;urls&gt;&lt;/urls&gt;&lt;/record&gt;&lt;/Cite&gt;&lt;/EndNote&gt;</w:instrText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  <w:bookmarkStart w:id="0" w:name="_GoBack"/>
      <w:bookmarkEnd w:id="0"/>
      <w:r w:rsidR="005C0F0F" w:rsidRPr="005C0F0F">
        <w:rPr>
          <w:b/>
          <w:bCs/>
        </w:rPr>
        <w:t>Weighing in on Obesity and Breastfeeding</w:t>
      </w:r>
    </w:p>
    <w:p w14:paraId="416A1C98" w14:textId="782B7600" w:rsidR="005C0F0F" w:rsidRPr="005C0F0F" w:rsidRDefault="005C0F0F" w:rsidP="005C0F0F">
      <w:pPr>
        <w:jc w:val="center"/>
        <w:rPr>
          <w:b/>
          <w:bCs/>
        </w:rPr>
      </w:pPr>
      <w:r w:rsidRPr="005C0F0F">
        <w:rPr>
          <w:b/>
          <w:bCs/>
        </w:rPr>
        <w:t>Kathleen Kendall-Tackett, PhD, IBCLC, FAPA</w:t>
      </w:r>
    </w:p>
    <w:p w14:paraId="365ACA6C" w14:textId="493E6968" w:rsidR="005C0F0F" w:rsidRDefault="005C0F0F" w:rsidP="005C0F0F">
      <w:pPr>
        <w:jc w:val="center"/>
        <w:rPr>
          <w:b/>
          <w:bCs/>
        </w:rPr>
      </w:pPr>
      <w:r w:rsidRPr="005C0F0F">
        <w:rPr>
          <w:b/>
          <w:bCs/>
        </w:rPr>
        <w:t>References</w:t>
      </w:r>
    </w:p>
    <w:p w14:paraId="3A1E8AAD" w14:textId="27C79C9C" w:rsidR="005C0F0F" w:rsidRDefault="005C0F0F" w:rsidP="005C0F0F">
      <w:r>
        <w:fldChar w:fldCharType="begin"/>
      </w:r>
      <w:r>
        <w:instrText xml:space="preserve"> ADDIN EN.CITE &lt;EndNote&gt;&lt;Cite ExcludeAuth="1" ExcludeYear="1" Hidden="1"&gt;&lt;Author&gt;Donath&lt;/Author&gt;&lt;Year&gt;2008&lt;/Year&gt;&lt;RecNum&gt;2394&lt;/RecNum&gt;&lt;record&gt;&lt;rec-number&gt;2394&lt;/rec-number&gt;&lt;foreign-keys&gt;&lt;key app="EN" db-id="2pxtfwetnszd2nesd0950ercadszsp0dxw0w" timestamp="1339605236"&gt;2394&lt;/key&gt;&lt;/foreign-keys&gt;&lt;ref-type name="Journal Article"&gt;17&lt;/ref-type&gt;&lt;contributors&gt;&lt;authors&gt;&lt;author&gt;Donath, S.M.&lt;/author&gt;&lt;author&gt;Amir, L.H.&lt;/author&gt;&lt;/authors&gt;&lt;/contributors&gt;&lt;titles&gt;&lt;title&gt;Maternal obesity and initiation and duration of breastfeeding: Data from the longitudinal study of Australian children&lt;/title&gt;&lt;secondary-title&gt;Maternal &amp;amp; Child Nutrition&lt;/secondary-title&gt;&lt;/titles&gt;&lt;periodical&gt;&lt;full-title&gt;Maternal &amp;amp; Child Nutrition&lt;/full-title&gt;&lt;/periodical&gt;&lt;pages&gt;163-170&lt;/pages&gt;&lt;volume&gt;4&lt;/volume&gt;&lt;dates&gt;&lt;year&gt;2008&lt;/year&gt;&lt;/dates&gt;&lt;urls&gt;&lt;/urls&gt;&lt;/record&gt;&lt;/Cite&gt;&lt;/EndNote&gt;</w:instrText>
      </w:r>
      <w:r>
        <w:fldChar w:fldCharType="separate"/>
      </w:r>
      <w:r>
        <w:fldChar w:fldCharType="end"/>
      </w:r>
    </w:p>
    <w:p w14:paraId="0A5545F9" w14:textId="77777777" w:rsidR="0062052B" w:rsidRPr="0062052B" w:rsidRDefault="005C0F0F" w:rsidP="0062052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052B" w:rsidRPr="0062052B">
        <w:t xml:space="preserve">Bacon, L. (2010). </w:t>
      </w:r>
      <w:r w:rsidR="0062052B" w:rsidRPr="0062052B">
        <w:rPr>
          <w:i/>
        </w:rPr>
        <w:t>Health at every size</w:t>
      </w:r>
      <w:r w:rsidR="0062052B" w:rsidRPr="0062052B">
        <w:t>. Dallas, TX: BenBella Books.</w:t>
      </w:r>
    </w:p>
    <w:p w14:paraId="0B95D5F6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Donath, S. M., &amp; Amir, L. H. (2008). Maternal obesity and initiation and duration of breastfeeding: Data from the longitudinal study of Australian children. </w:t>
      </w:r>
      <w:r w:rsidRPr="0062052B">
        <w:rPr>
          <w:i/>
        </w:rPr>
        <w:t>Maternal &amp; Child Nutrition, 4</w:t>
      </w:r>
      <w:r w:rsidRPr="0062052B">
        <w:t xml:space="preserve">, 163-170. </w:t>
      </w:r>
    </w:p>
    <w:p w14:paraId="5DEEC481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Eisenberger, N. I. (2011). The neural basis of social pain: Findings and implications. In G. MacDonald &amp; L. A. Jensen-Campbell (Eds.), </w:t>
      </w:r>
      <w:r w:rsidRPr="0062052B">
        <w:rPr>
          <w:i/>
        </w:rPr>
        <w:t>Social pain: Neuropsychological and health implications of loss and exclusions</w:t>
      </w:r>
      <w:r w:rsidRPr="0062052B">
        <w:t xml:space="preserve"> (pp. 53-78). Washington, DC: American Psychological Association.</w:t>
      </w:r>
    </w:p>
    <w:p w14:paraId="1548C638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Ertel, K. A., Koenen, K. C., Rich-Edwards, J. W., &amp; Gillman, M. W. (2010). Antenatal and postpartum depressive symptoms are differentially associated with early childhood weight and adiposity. </w:t>
      </w:r>
      <w:r w:rsidRPr="0062052B">
        <w:rPr>
          <w:i/>
        </w:rPr>
        <w:t>Paediatric &amp; Perinatal Epidemiology, 24</w:t>
      </w:r>
      <w:r w:rsidRPr="0062052B">
        <w:t xml:space="preserve">(2), 179-189. </w:t>
      </w:r>
    </w:p>
    <w:p w14:paraId="27C0E1B8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Fernandes, T. A., Werneck, G. L., &amp; Hasselmann, M. H. (2012). Prepregnancy weight, weight gain during pregnancy, and exclusive breastfeeding in the first month of life in Rio de Janeiro, Brazil. </w:t>
      </w:r>
      <w:r w:rsidRPr="0062052B">
        <w:rPr>
          <w:i/>
        </w:rPr>
        <w:t>Journal of Human Lactation, 28</w:t>
      </w:r>
      <w:r w:rsidRPr="0062052B">
        <w:t xml:space="preserve">(1), 55-61. </w:t>
      </w:r>
    </w:p>
    <w:p w14:paraId="740A34A4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Flegal, K. M., Graubard, B. I., William15son, D. F., &amp; Gail, M. H. (2005). Excess deaths associated 1867 underweight, overweight, and obesity. </w:t>
      </w:r>
      <w:r w:rsidRPr="0062052B">
        <w:rPr>
          <w:i/>
        </w:rPr>
        <w:t>JAMA, 293</w:t>
      </w:r>
      <w:r w:rsidRPr="0062052B">
        <w:t xml:space="preserve">(15), 1861-1867. </w:t>
      </w:r>
    </w:p>
    <w:p w14:paraId="64E204E4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Haffner, S., &amp; Taegtmeyer, H. (2003). Epidemic obesity and the metabolic syndrome. </w:t>
      </w:r>
      <w:r w:rsidRPr="0062052B">
        <w:rPr>
          <w:i/>
        </w:rPr>
        <w:t>Circulation, 108</w:t>
      </w:r>
      <w:r w:rsidRPr="0062052B">
        <w:t xml:space="preserve">, 1541-1545. </w:t>
      </w:r>
    </w:p>
    <w:p w14:paraId="4E894D87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Jenson-Campbell, L. A., &amp; MacDonald, G. (2011). Introduction: Experiencing the ache of social injuries--an integrative approach to understanding social pain. In G. MacDonald &amp; L. A. Jensen-Campbell (Eds.), </w:t>
      </w:r>
      <w:r w:rsidRPr="0062052B">
        <w:rPr>
          <w:i/>
        </w:rPr>
        <w:t>Social pain: Neuropsychological and health implications of loss and exclusino</w:t>
      </w:r>
      <w:r w:rsidRPr="0062052B">
        <w:t xml:space="preserve"> (pp. 3-8). Washington, DC: American Psychological Association.</w:t>
      </w:r>
    </w:p>
    <w:p w14:paraId="1AD7E125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Kubzansky, L. D., Bordelois, P., Jun, H. J., Roberts, A. L., Cerda, M., Bluestone, N., &amp; Koenen, K. C. (2013). The weight of traumatic stress: A prospective study of posttraumatic stress disorder symptoms and weight status in women. </w:t>
      </w:r>
      <w:r w:rsidRPr="0062052B">
        <w:rPr>
          <w:i/>
        </w:rPr>
        <w:t>JAMA Psychiatry</w:t>
      </w:r>
      <w:r w:rsidRPr="0062052B">
        <w:t>. Retrieved from  doi:10.1001/jamapsychiatry.2013.2798</w:t>
      </w:r>
    </w:p>
    <w:p w14:paraId="7BCA2D7A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Lewis, T. T., Aiello, A. E., Leurgans, S., Kelly, J., &amp; Barnes, L. L. (2010). Self-reported experiences of everyday discrimination are associated with elevated C-reactive protein levels in older African-American adults. </w:t>
      </w:r>
      <w:r w:rsidRPr="0062052B">
        <w:rPr>
          <w:i/>
        </w:rPr>
        <w:t>Brain, Behavior &amp; Immunity, 24</w:t>
      </w:r>
      <w:r w:rsidRPr="0062052B">
        <w:t xml:space="preserve">(3), 438-443. </w:t>
      </w:r>
    </w:p>
    <w:p w14:paraId="60EF2845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Li, R., Fein, S. B., &amp; Grummer-Strawn, L. M. (2010). Do infants fed from bottles lack self-regulation of milk intake compared with directly breastfed infants? </w:t>
      </w:r>
      <w:r w:rsidRPr="0062052B">
        <w:rPr>
          <w:i/>
        </w:rPr>
        <w:t>Pediatrics, 125</w:t>
      </w:r>
      <w:r w:rsidRPr="0062052B">
        <w:t xml:space="preserve">, e1386-e1393. </w:t>
      </w:r>
    </w:p>
    <w:p w14:paraId="54EE0E93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Oddy, W. H., Li, J., Landsborough, L., Kendall, G. E., Henderson, S., &amp; Downe, J. (2006). The association of maternal overweight and obesity with breastfeeding duration. </w:t>
      </w:r>
      <w:r w:rsidRPr="0062052B">
        <w:rPr>
          <w:i/>
        </w:rPr>
        <w:t>Journal of Pediatrics, 149</w:t>
      </w:r>
      <w:r w:rsidRPr="0062052B">
        <w:t xml:space="preserve">, 185-191. </w:t>
      </w:r>
    </w:p>
    <w:p w14:paraId="0732C282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Preusting, I., Brumley, J., Odibo, L., Spatz, D. L., &amp; Louis, J. M. (2017). Obesity as a predictor of delayed lactogenesis II. </w:t>
      </w:r>
      <w:r w:rsidRPr="0062052B">
        <w:rPr>
          <w:i/>
        </w:rPr>
        <w:t>Journal of Human Lactation, 33</w:t>
      </w:r>
      <w:r w:rsidRPr="0062052B">
        <w:t xml:space="preserve">(4), 684-691. </w:t>
      </w:r>
    </w:p>
    <w:p w14:paraId="2CBD326F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Rich-Edwards, J. W., Spiegelman, D., Lividoti Hibert, E. N., Jun, H.-J., Todd, T. J., Kawachi, I., &amp; Wright, R. J. (2010). Abuse in childhood and adolescence as a predictor of type 2 diabetes in adult women. </w:t>
      </w:r>
      <w:r w:rsidRPr="0062052B">
        <w:rPr>
          <w:i/>
        </w:rPr>
        <w:t>American Journal of Preventive Medicine, 39</w:t>
      </w:r>
      <w:r w:rsidRPr="0062052B">
        <w:t xml:space="preserve">(6), 529-536. </w:t>
      </w:r>
    </w:p>
    <w:p w14:paraId="71A1C230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Schwartz, E. B., Ray, R. M., Stuebe, A. M., Allison, M. A., Ness, R. B., Freiberg, M. S., &amp; Cauley, J. A. (2009). Duration of lactation and risk factors for maternal cardiovascular disease. </w:t>
      </w:r>
      <w:r w:rsidRPr="0062052B">
        <w:rPr>
          <w:i/>
        </w:rPr>
        <w:t>Obstetrics &amp; Gynecology, 113</w:t>
      </w:r>
      <w:r w:rsidRPr="0062052B">
        <w:t xml:space="preserve">(5), 974-982. </w:t>
      </w:r>
    </w:p>
    <w:p w14:paraId="5806A642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lastRenderedPageBreak/>
        <w:t xml:space="preserve">Shen, Y., Leng, J., Li, W., S., Z., Liu, H., Shao, P., . . . Hu, G. (2019). Lactation intensity and duration to postpartum diabetes and prediabetes risk in women with gestational diabetes. </w:t>
      </w:r>
      <w:r w:rsidRPr="0062052B">
        <w:rPr>
          <w:i/>
        </w:rPr>
        <w:t>Diabetes and Metabolic Research Review, 35</w:t>
      </w:r>
      <w:r w:rsidRPr="0062052B">
        <w:t>(3). doi:10.1002/dmrr.3115</w:t>
      </w:r>
    </w:p>
    <w:p w14:paraId="75A2F4B2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Stuebe, A. M., &amp; Rich-Edwards, J. W. (2009). The reset hypothesis: Lactation and maternal metabolism. </w:t>
      </w:r>
      <w:r w:rsidRPr="0062052B">
        <w:rPr>
          <w:i/>
        </w:rPr>
        <w:t>American Journal of Perinatology, 26</w:t>
      </w:r>
      <w:r w:rsidRPr="0062052B">
        <w:t xml:space="preserve">(1), 81-88. </w:t>
      </w:r>
    </w:p>
    <w:p w14:paraId="40172677" w14:textId="77777777" w:rsidR="0062052B" w:rsidRPr="0062052B" w:rsidRDefault="0062052B" w:rsidP="0062052B">
      <w:pPr>
        <w:pStyle w:val="EndNoteBibliography"/>
        <w:ind w:left="720" w:hanging="720"/>
      </w:pPr>
      <w:r w:rsidRPr="0062052B">
        <w:t xml:space="preserve">Stuebe, A. M., Rich-Edwards, J. W., Willett, W. C., Manson, J. E., &amp; Michels, K. B. (2005). Duration of lactation and incidence of type 2 diabetes. </w:t>
      </w:r>
      <w:r w:rsidRPr="0062052B">
        <w:rPr>
          <w:i/>
        </w:rPr>
        <w:t>Journal of the American Medical Association, 294</w:t>
      </w:r>
      <w:r w:rsidRPr="0062052B">
        <w:t>(20), 2601-2610</w:t>
      </w:r>
    </w:p>
    <w:p w14:paraId="455039E3" w14:textId="77777777" w:rsidR="0062052B" w:rsidRPr="0062052B" w:rsidRDefault="0062052B" w:rsidP="0062052B">
      <w:pPr>
        <w:pStyle w:val="EndNoteBibliography"/>
        <w:spacing w:after="0"/>
      </w:pPr>
    </w:p>
    <w:p w14:paraId="57D5363B" w14:textId="77777777" w:rsidR="0062052B" w:rsidRPr="0062052B" w:rsidRDefault="0062052B" w:rsidP="0062052B">
      <w:pPr>
        <w:pStyle w:val="EndNoteBibliography"/>
        <w:spacing w:after="0"/>
        <w:ind w:left="720" w:hanging="720"/>
      </w:pPr>
      <w:r w:rsidRPr="0062052B">
        <w:t xml:space="preserve">Wegman, H. L., &amp; Stetler, C. (2009). A meta-analytic review of the effects of childhood abuse on medical outcomes in adulthood. </w:t>
      </w:r>
      <w:r w:rsidRPr="0062052B">
        <w:rPr>
          <w:i/>
        </w:rPr>
        <w:t>Psychosomatic Medicine, 71</w:t>
      </w:r>
      <w:r w:rsidRPr="0062052B">
        <w:t xml:space="preserve">, 805-812. </w:t>
      </w:r>
    </w:p>
    <w:p w14:paraId="55194FDE" w14:textId="77777777" w:rsidR="0062052B" w:rsidRPr="0062052B" w:rsidRDefault="0062052B" w:rsidP="0062052B">
      <w:pPr>
        <w:pStyle w:val="EndNoteBibliography"/>
        <w:ind w:left="720" w:hanging="720"/>
      </w:pPr>
      <w:r w:rsidRPr="0062052B">
        <w:t xml:space="preserve">Zhang, B. Z., Zhang, H. Y., Liu, H. J., Li, H. J., &amp; Wang, J. S. (2015). Breastfeeding and maternal hypertension and diabetes: A population-based cross-sectional study. </w:t>
      </w:r>
      <w:r w:rsidRPr="0062052B">
        <w:rPr>
          <w:i/>
        </w:rPr>
        <w:t>Breastfeeding Medicine, 10</w:t>
      </w:r>
      <w:r w:rsidRPr="0062052B">
        <w:t xml:space="preserve">(3), 163-167. </w:t>
      </w:r>
    </w:p>
    <w:p w14:paraId="7E8A312B" w14:textId="298E59D7" w:rsidR="005C0F0F" w:rsidRDefault="005C0F0F" w:rsidP="005C0F0F">
      <w:r>
        <w:fldChar w:fldCharType="end"/>
      </w:r>
      <w:r>
        <w:fldChar w:fldCharType="begin">
          <w:fldData xml:space="preserve">PEVuZE5vdGU+PENpdGUgRXhjbHVkZUF1dGg9IjEiIEV4Y2x1ZGVZZWFyPSIxIiBIaWRkZW49IjEi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</w:fldData>
        </w:fldChar>
      </w:r>
      <w:r>
        <w:instrText xml:space="preserve"> ADDIN EN.CITE </w:instrText>
      </w:r>
      <w:r>
        <w:fldChar w:fldCharType="begin">
          <w:fldData xml:space="preserve">PEVuZE5vdGU+PENpdGUgRXhjbHVkZUF1dGg9IjEiIEV4Y2x1ZGVZZWFyPSIxIiBIaWRkZW49IjEi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fldChar w:fldCharType="end"/>
      </w:r>
    </w:p>
    <w:sectPr w:rsidR="005C0F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MTc3MjQwMzY1sbBQ0lEKTi0uzszPAykwrAUABMj1v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747&lt;/item&gt;&lt;item&gt;1042&lt;/item&gt;&lt;item&gt;1071&lt;/item&gt;&lt;item&gt;1097&lt;/item&gt;&lt;item&gt;1208&lt;/item&gt;&lt;item&gt;1219&lt;/item&gt;&lt;item&gt;1252&lt;/item&gt;&lt;item&gt;1440&lt;/item&gt;&lt;item&gt;2192&lt;/item&gt;&lt;item&gt;2194&lt;/item&gt;&lt;item&gt;2394&lt;/item&gt;&lt;item&gt;2399&lt;/item&gt;&lt;item&gt;2408&lt;/item&gt;&lt;item&gt;2723&lt;/item&gt;&lt;item&gt;2729&lt;/item&gt;&lt;item&gt;2989&lt;/item&gt;&lt;item&gt;3031&lt;/item&gt;&lt;item&gt;3032&lt;/item&gt;&lt;item&gt;3039&lt;/item&gt;&lt;item&gt;3040&lt;/item&gt;&lt;/record-ids&gt;&lt;/item&gt;&lt;/Libraries&gt;"/>
  </w:docVars>
  <w:rsids>
    <w:rsidRoot w:val="005C0F0F"/>
    <w:rsid w:val="0049732A"/>
    <w:rsid w:val="004D760A"/>
    <w:rsid w:val="005C0F0F"/>
    <w:rsid w:val="005F03E0"/>
    <w:rsid w:val="0062052B"/>
    <w:rsid w:val="007B2E20"/>
    <w:rsid w:val="00A00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8F15F9"/>
  <w15:chartTrackingRefBased/>
  <w15:docId w15:val="{CDF53253-9FA7-4078-99D8-F235095656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C0F0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0F0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C0F0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C0F0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33</Words>
  <Characters>532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2</cp:revision>
  <dcterms:created xsi:type="dcterms:W3CDTF">2019-08-05T03:34:00Z</dcterms:created>
  <dcterms:modified xsi:type="dcterms:W3CDTF">2019-08-05T03:34:00Z</dcterms:modified>
</cp:coreProperties>
</file>